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09EB" w:rsidRPr="00C9612D" w:rsidRDefault="001D09EB">
      <w:pPr>
        <w:rPr>
          <w:b/>
        </w:rPr>
      </w:pPr>
      <w:r w:rsidRPr="00C9612D">
        <w:rPr>
          <w:b/>
        </w:rPr>
        <w:t>METHODS</w:t>
      </w:r>
    </w:p>
    <w:p w:rsidR="001D09EB" w:rsidRDefault="00C9612D">
      <w:r>
        <w:t>S</w:t>
      </w:r>
      <w:r w:rsidRPr="00C9612D">
        <w:t xml:space="preserve">tatistical analyses were performed in program R v.4.2.0 </w:t>
      </w:r>
      <w:r>
        <w:fldChar w:fldCharType="begin"/>
      </w:r>
      <w:r w:rsidR="0022001F">
        <w:instrText xml:space="preserve"> ADDIN ZOTERO_ITEM CSL_CITATION {"citationID":"QdSnLbTO","properties":{"formattedCitation":"(R Core Team 2022)","plainCitation":"(R Core Team 2022)","noteIndex":0},"citationItems":[{"id":4788,"uris":["http://zotero.org/users/4948104/items/QPCQ686L"],"itemData":{"id":4788,"type":"software","event-place":"Vienna, Austria","publisher":"R Foundation for Statistical Computing","publisher-place":"Vienna, Austria","title":"R: A language and environment for statistical computing","author":[{"literal":"R Core Team"}],"issued":{"date-parts":[["2022"]]}}}],"schema":"https://github.com/citation-style-language/schema/raw/master/csl-citation.json"} </w:instrText>
      </w:r>
      <w:r>
        <w:fldChar w:fldCharType="separate"/>
      </w:r>
      <w:r w:rsidRPr="00C9612D">
        <w:rPr>
          <w:rFonts w:cs="Times New Roman"/>
        </w:rPr>
        <w:t>(R Core Team 2022)</w:t>
      </w:r>
      <w:r>
        <w:fldChar w:fldCharType="end"/>
      </w:r>
      <w:r w:rsidRPr="00C9612D">
        <w:t xml:space="preserve">, and all the </w:t>
      </w:r>
      <w:proofErr w:type="spellStart"/>
      <w:r w:rsidRPr="00C9612D">
        <w:t>generalised</w:t>
      </w:r>
      <w:proofErr w:type="spellEnd"/>
      <w:r w:rsidRPr="00C9612D">
        <w:t xml:space="preserve"> linear mixed effects models (GLMMs) were </w:t>
      </w:r>
      <w:r>
        <w:t>created</w:t>
      </w:r>
      <w:r w:rsidRPr="00C9612D">
        <w:t xml:space="preserve"> with the </w:t>
      </w:r>
      <w:proofErr w:type="spellStart"/>
      <w:r w:rsidRPr="00C9612D">
        <w:t>glmmTMB</w:t>
      </w:r>
      <w:proofErr w:type="spellEnd"/>
      <w:r w:rsidRPr="00C9612D">
        <w:t xml:space="preserve"> package </w:t>
      </w:r>
      <w:r>
        <w:fldChar w:fldCharType="begin"/>
      </w:r>
      <w:r w:rsidR="0022001F">
        <w:instrText xml:space="preserve"> ADDIN ZOTERO_ITEM CSL_CITATION {"citationID":"KuiOHcXC","properties":{"formattedCitation":"(Brooks et al. 2017)","plainCitation":"(Brooks et al. 2017)","noteIndex":0},"citationItems":[{"id":4789,"uris":["http://zotero.org/users/4948104/items/MJQ73X9Y"],"itemData":{"id":4789,"type":"article-journal","abstract":"Count data can be analyzed using generalized linear mixed models when observations are correlated in ways that require random effects. However, count data are often zero-inflated, containing more zeros than would be expected from the typical error distributions. We present a new package, glmmTMB, and compare it to other R packages that fit zero-inflated mixed models. The glmmTMB package fits many types of GLMMs and extensions, including models with continuously distributed responses, but here we focus on count responses. glmmTMB is faster than glmmADMB, MCMCglmm, and brms, and more flexible than INLA and mgcv for zero-inflated modeling. One unique feature of glmmTMB (among packages that fit zero-inflated mixed models) is its ability to estimate the Conway-Maxwell-Poisson distribution parameterized by the mean. Overall, its most appealing features for new users may be the combination of speed, flexibility, and its interface's similarity to lme4.","container-title":"R Journal","DOI":"10.32614/rj-2017-066","ISSN":"20734859","issue":"2","page":"378-400","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fldChar w:fldCharType="separate"/>
      </w:r>
      <w:r w:rsidRPr="00C9612D">
        <w:rPr>
          <w:rFonts w:cs="Times New Roman"/>
        </w:rPr>
        <w:t>(Brooks et al. 2017)</w:t>
      </w:r>
      <w:r>
        <w:fldChar w:fldCharType="end"/>
      </w:r>
      <w:r w:rsidRPr="00C9612D">
        <w:t xml:space="preserve">. </w:t>
      </w:r>
      <w:r>
        <w:t>W</w:t>
      </w:r>
      <w:r w:rsidRPr="00C9612D">
        <w:t xml:space="preserve">e systematically </w:t>
      </w:r>
      <w:r>
        <w:t>calculat</w:t>
      </w:r>
      <w:r w:rsidRPr="00C9612D">
        <w:t>ed the variation inflation factors (VIFs) with the full GLMMs without interactions</w:t>
      </w:r>
      <w:r>
        <w:t xml:space="preserve"> to check for </w:t>
      </w:r>
      <w:proofErr w:type="spellStart"/>
      <w:r>
        <w:t>multicollinearity</w:t>
      </w:r>
      <w:proofErr w:type="spellEnd"/>
      <w:r w:rsidRPr="00C9612D">
        <w:t xml:space="preserve">. We considered that there was no substantial correlation when VIF values were &lt;5 </w:t>
      </w:r>
      <w:r>
        <w:fldChar w:fldCharType="begin"/>
      </w:r>
      <w:r w:rsidR="0022001F">
        <w:instrText xml:space="preserve"> ADDIN ZOTERO_ITEM CSL_CITATION {"citationID":"RZBjiQCx","properties":{"formattedCitation":"(James et al. 2013)","plainCitation":"(James et al. 2013)","noteIndex":0},"citationItems":[{"id":3,"uris":["http://zotero.org/users/4948104/items/54ITX6LU"],"itemData":{"id":3,"type":"book","event-place":"New York, New York, USA","publisher":"Springer","publisher-place":"New York, New York, USA","title":"An introduction to statistical learning: with applications in R","author":[{"family":"James","given":"G."},{"family":"Witten","given":"D."},{"family":"Hastie","given":"T."},{"family":"Tibshirani","given":"R."}],"issued":{"date-parts":[["2013"]]}}}],"schema":"https://github.com/citation-style-language/schema/raw/master/csl-citation.json"} </w:instrText>
      </w:r>
      <w:r>
        <w:fldChar w:fldCharType="separate"/>
      </w:r>
      <w:r w:rsidRPr="00C9612D">
        <w:rPr>
          <w:rFonts w:cs="Times New Roman"/>
        </w:rPr>
        <w:t>(James et al. 2013)</w:t>
      </w:r>
      <w:r>
        <w:fldChar w:fldCharType="end"/>
      </w:r>
      <w:r w:rsidRPr="00C9612D">
        <w:t xml:space="preserve">. </w:t>
      </w:r>
      <w:r>
        <w:t>W</w:t>
      </w:r>
      <w:r w:rsidRPr="00C9612D">
        <w:t>e only included two-way interactions</w:t>
      </w:r>
      <w:r>
        <w:t xml:space="preserve"> t</w:t>
      </w:r>
      <w:r w:rsidRPr="00C9612D">
        <w:t>o avoid convergence and fitting iss</w:t>
      </w:r>
      <w:r>
        <w:t>ues, and to ease interpretation</w:t>
      </w:r>
      <w:r w:rsidRPr="00C9612D">
        <w:t xml:space="preserve">. We considered the </w:t>
      </w:r>
      <w:r>
        <w:t>identity of each host individual</w:t>
      </w:r>
      <w:r w:rsidRPr="00C9612D">
        <w:t xml:space="preserve"> as random effects (random intercepts) to acco</w:t>
      </w:r>
      <w:r>
        <w:t>unt for inter-individ</w:t>
      </w:r>
      <w:r w:rsidR="00350DB5">
        <w:t xml:space="preserve">ual </w:t>
      </w:r>
      <w:proofErr w:type="spellStart"/>
      <w:r w:rsidR="00350DB5">
        <w:t>stochasticity</w:t>
      </w:r>
      <w:proofErr w:type="spellEnd"/>
      <w:r w:rsidRPr="00C9612D">
        <w:t xml:space="preserve">. </w:t>
      </w:r>
      <w:r w:rsidR="00350DB5">
        <w:t>W</w:t>
      </w:r>
      <w:r w:rsidRPr="00C9612D">
        <w:t>e evaluated whether</w:t>
      </w:r>
      <w:r w:rsidR="00350DB5">
        <w:t xml:space="preserve"> the</w:t>
      </w:r>
      <w:r w:rsidRPr="00C9612D">
        <w:t xml:space="preserve"> inclusion of random effects improved the model by comparing the </w:t>
      </w:r>
      <w:proofErr w:type="spellStart"/>
      <w:r w:rsidRPr="00C9612D">
        <w:t>Akaike</w:t>
      </w:r>
      <w:proofErr w:type="spellEnd"/>
      <w:r w:rsidRPr="00C9612D">
        <w:t xml:space="preserve"> informatio</w:t>
      </w:r>
      <w:r w:rsidR="00DD1F64">
        <w:t xml:space="preserve">n criteria (AIC) of models with and without </w:t>
      </w:r>
      <w:r w:rsidRPr="00C9612D">
        <w:t>random effects, fit with restricted maximum likelihood</w:t>
      </w:r>
      <w:r w:rsidR="00350DB5">
        <w:t xml:space="preserve"> </w:t>
      </w:r>
      <w:r w:rsidR="00350DB5">
        <w:fldChar w:fldCharType="begin"/>
      </w:r>
      <w:r w:rsidR="0022001F">
        <w:instrText xml:space="preserve"> ADDIN ZOTERO_ITEM CSL_CITATION {"citationID":"FNZdDsMA","properties":{"formattedCitation":"(Zuur et al. 2009)","plainCitation":"(Zuur et al. 2009)","noteIndex":0},"citationItems":[{"id":4787,"uris":["http://zotero.org/users/4948104/items/42NK4J6N"],"itemData":{"id":4787,"type":"book","event-place":"New York, New York, USA","publisher":"Springer","publisher-place":"New York, New York, USA","title":"Mixed Effects Models and Extensions in Ecology with R","author":[{"family":"Zuur","given":"Alain F."},{"family":"Ieno","given":"Elena N."},{"family":"Walker","given":"Neil J."},{"family":"Saveliev","given":"Anatoly A."},{"family":"Smith","given":"Graham M."}],"issued":{"date-parts":[["2009"]]}}}],"schema":"https://github.com/citation-style-language/schema/raw/master/csl-citation.json"} </w:instrText>
      </w:r>
      <w:r w:rsidR="00350DB5">
        <w:fldChar w:fldCharType="separate"/>
      </w:r>
      <w:r w:rsidR="00350DB5" w:rsidRPr="00350DB5">
        <w:rPr>
          <w:rFonts w:cs="Times New Roman"/>
        </w:rPr>
        <w:t>(Zuur et al. 2009)</w:t>
      </w:r>
      <w:r w:rsidR="00350DB5">
        <w:fldChar w:fldCharType="end"/>
      </w:r>
      <w:r w:rsidR="00350DB5">
        <w:t xml:space="preserve">. </w:t>
      </w:r>
    </w:p>
    <w:p w:rsidR="000477B3" w:rsidRDefault="00177B4C" w:rsidP="000477B3">
      <w:r>
        <w:t>T</w:t>
      </w:r>
      <w:r w:rsidRPr="00177B4C">
        <w:t>o calculate AIC for all potential models fit with non-restricted maximum likelihood</w:t>
      </w:r>
      <w:r>
        <w:t>,</w:t>
      </w:r>
      <w:r w:rsidRPr="00177B4C">
        <w:t xml:space="preserve"> </w:t>
      </w:r>
      <w:r>
        <w:t>w</w:t>
      </w:r>
      <w:r w:rsidRPr="00177B4C">
        <w:t xml:space="preserve">e used the dredge() function in the MuMInv.1.46.0 R package </w:t>
      </w:r>
      <w:r>
        <w:fldChar w:fldCharType="begin"/>
      </w:r>
      <w:r w:rsidR="0022001F">
        <w:instrText xml:space="preserve"> ADDIN ZOTERO_ITEM CSL_CITATION {"citationID":"aliifqEv","properties":{"formattedCitation":"(Barto\\uc0\\u324{} 2022)","plainCitation":"(Bartoń 2022)","noteIndex":0},"citationItems":[{"id":4785,"uris":["http://zotero.org/users/4948104/items/XG8CM6KL"],"itemData":{"id":4785,"type":"software","title":"MuMIn: Multi-Model Inference","URL":"https://cran.r-project.org/package=MuMIn","author":[{"family":"Bartoń","given":"Kamil"}],"issued":{"date-parts":[["2022"]]}}}],"schema":"https://github.com/citation-style-language/schema/raw/master/csl-citation.json"} </w:instrText>
      </w:r>
      <w:r>
        <w:fldChar w:fldCharType="separate"/>
      </w:r>
      <w:r w:rsidRPr="00177B4C">
        <w:rPr>
          <w:rFonts w:cs="Times New Roman"/>
          <w:szCs w:val="24"/>
        </w:rPr>
        <w:t>(Bartoń 2022)</w:t>
      </w:r>
      <w:r>
        <w:fldChar w:fldCharType="end"/>
      </w:r>
      <w:r>
        <w:t>. We then</w:t>
      </w:r>
      <w:r w:rsidRPr="00177B4C">
        <w:t xml:space="preserve"> selected the models which AIC values were within 2 of that of the model with the lowest AIC. </w:t>
      </w:r>
      <w:r w:rsidR="000477B3">
        <w:t>W</w:t>
      </w:r>
      <w:r w:rsidRPr="00177B4C">
        <w:t xml:space="preserve">e selected the most parsimonious model </w:t>
      </w:r>
      <w:r>
        <w:t xml:space="preserve">(lowest </w:t>
      </w:r>
      <w:r w:rsidR="000477B3">
        <w:t xml:space="preserve">number of </w:t>
      </w:r>
      <w:r>
        <w:t>degrees of freedom</w:t>
      </w:r>
      <w:r w:rsidR="000477B3">
        <w:t>) within that subset of models. Finally, we</w:t>
      </w:r>
      <w:r w:rsidRPr="00177B4C">
        <w:t xml:space="preserve"> conducted model averaging using the </w:t>
      </w:r>
      <w:proofErr w:type="spellStart"/>
      <w:proofErr w:type="gramStart"/>
      <w:r w:rsidRPr="00177B4C">
        <w:t>model.avg</w:t>
      </w:r>
      <w:proofErr w:type="spellEnd"/>
      <w:r w:rsidRPr="00177B4C">
        <w:t>(</w:t>
      </w:r>
      <w:proofErr w:type="gramEnd"/>
      <w:r w:rsidRPr="00177B4C">
        <w:t xml:space="preserve">) function of the </w:t>
      </w:r>
      <w:proofErr w:type="spellStart"/>
      <w:r w:rsidRPr="00177B4C">
        <w:t>MuMIn</w:t>
      </w:r>
      <w:proofErr w:type="spellEnd"/>
      <w:r w:rsidRPr="00177B4C">
        <w:t xml:space="preserve"> package</w:t>
      </w:r>
      <w:r w:rsidR="000477B3">
        <w:t>. Model averaging helped us</w:t>
      </w:r>
      <w:r w:rsidRPr="00177B4C">
        <w:t xml:space="preserve"> evaluate the importance of each predictor</w:t>
      </w:r>
      <w:r w:rsidR="000477B3">
        <w:t xml:space="preserve"> when multiple models were of similar performance according to AIC</w:t>
      </w:r>
      <w:r w:rsidRPr="00177B4C">
        <w:t xml:space="preserve">. </w:t>
      </w:r>
      <w:r w:rsidR="000477B3">
        <w:t>In addition to model averaging, we counted</w:t>
      </w:r>
      <w:r w:rsidRPr="00177B4C">
        <w:t xml:space="preserve"> how many times each predictor was present in models within the subset.</w:t>
      </w:r>
      <w:r w:rsidR="000477B3">
        <w:t xml:space="preserve"> Because </w:t>
      </w:r>
      <w:proofErr w:type="spellStart"/>
      <w:r w:rsidR="000477B3">
        <w:t>condylobasal</w:t>
      </w:r>
      <w:proofErr w:type="spellEnd"/>
      <w:r w:rsidR="000477B3">
        <w:t xml:space="preserve"> length of host and host species were highly correlated, we ran our procedure excluding one and then the other.</w:t>
      </w:r>
      <w:r w:rsidR="00482A9E">
        <w:t xml:space="preserve"> </w:t>
      </w:r>
    </w:p>
    <w:p w:rsidR="000477B3" w:rsidRPr="00C9612D" w:rsidRDefault="000477B3" w:rsidP="000477B3">
      <w:r>
        <w:t>We first sought to identify the most important predictors to explain the length of worms</w:t>
      </w:r>
      <w:r w:rsidR="00DD1F64">
        <w:t xml:space="preserve"> using a Gaussian GLMM</w:t>
      </w:r>
      <w:r>
        <w:t>. They included the numbers of worms (to test for a potential densi</w:t>
      </w:r>
      <w:r w:rsidR="00DD1F64">
        <w:t>ty-dependent effect on</w:t>
      </w:r>
      <w:r>
        <w:t xml:space="preserve"> size), the sex of the worm (to characterize sexual dimorphism), the sex of host (to evaluate sex-dependent disease dynamics), which side of the skull </w:t>
      </w:r>
      <w:r w:rsidR="00DD1F64">
        <w:t xml:space="preserve">was infested </w:t>
      </w:r>
      <w:r>
        <w:t>(</w:t>
      </w:r>
      <w:r w:rsidR="00DD1F64">
        <w:t xml:space="preserve">to evaluate asymmetry in skull or infection), the </w:t>
      </w:r>
      <w:proofErr w:type="spellStart"/>
      <w:r w:rsidR="00DD1F64">
        <w:t>condylobasal</w:t>
      </w:r>
      <w:proofErr w:type="spellEnd"/>
      <w:r w:rsidR="00DD1F64">
        <w:t xml:space="preserve"> length and the species id (to test Harrison’s rule)</w:t>
      </w:r>
      <w:r w:rsidR="00482A9E">
        <w:t xml:space="preserve">. </w:t>
      </w:r>
      <w:r w:rsidR="00DD1F64">
        <w:t xml:space="preserve">Then, we modelled the number of worms using a Poisson GLMM with the same predictors and length of worms. Finally, we modelled the length of worms within species to see if the interspecific relationship between skull size and length of worms held within species. </w:t>
      </w:r>
      <w:r w:rsidR="00482A9E">
        <w:t xml:space="preserve">We tested for </w:t>
      </w:r>
      <w:proofErr w:type="spellStart"/>
      <w:r w:rsidR="00482A9E">
        <w:t>overdispersion</w:t>
      </w:r>
      <w:proofErr w:type="spellEnd"/>
      <w:r w:rsidR="00482A9E">
        <w:t xml:space="preserve"> in the Poisson models </w:t>
      </w:r>
      <w:r w:rsidR="00482A9E">
        <w:fldChar w:fldCharType="begin"/>
      </w:r>
      <w:r w:rsidR="00482A9E">
        <w:instrText xml:space="preserve"> ADDIN ZOTERO_ITEM CSL_CITATION {"citationID":"pg9uFSEI","properties":{"formattedCitation":"(Gelman and Hill 2006)","plainCitation":"(Gelman and Hill 2006)","noteIndex":0},"citationItems":[{"id":11829,"uris":["http://zotero.org/users/4948104/items/BGSPVHQ9"],"itemData":{"id":11829,"type":"webpage","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container-title":"Higher Education from Cambridge University Press","language":"en","note":"ISBN: 9780511790942\npublisher: Cambridge University Press\nDOI: 10.1017/CBO9780511790942","title":"Data Analysis Using Regression and Multilevel/Hierarchical Models","URL":"https://www.cambridge.org/highereducation/books/data-analysis-using-regression-and-multilevel-hierarchical-models/32A29531C7FD730C3A68951A17C9D983","author":[{"family":"Gelman","given":"Andrew"},{"family":"Hill","given":"Jennifer"}],"accessed":{"date-parts":[["2023",7,7]]},"issued":{"date-parts":[["2006",12,18]]}}}],"schema":"https://github.com/citation-style-language/schema/raw/master/csl-citation.json"} </w:instrText>
      </w:r>
      <w:r w:rsidR="00482A9E">
        <w:fldChar w:fldCharType="separate"/>
      </w:r>
      <w:r w:rsidR="00482A9E" w:rsidRPr="00482A9E">
        <w:rPr>
          <w:rFonts w:cs="Times New Roman"/>
        </w:rPr>
        <w:t>(Gelman and Hill 2006)</w:t>
      </w:r>
      <w:r w:rsidR="00482A9E">
        <w:fldChar w:fldCharType="end"/>
      </w:r>
      <w:r w:rsidR="00482A9E">
        <w:t>.</w:t>
      </w:r>
    </w:p>
    <w:p w:rsidR="001D09EB" w:rsidRDefault="001D09EB">
      <w:pPr>
        <w:rPr>
          <w:b/>
        </w:rPr>
      </w:pPr>
      <w:r w:rsidRPr="00134EBF">
        <w:rPr>
          <w:b/>
        </w:rPr>
        <w:lastRenderedPageBreak/>
        <w:t>RESULTS</w:t>
      </w:r>
    </w:p>
    <w:p w:rsidR="00BF4734" w:rsidRDefault="00BF4734">
      <w:pPr>
        <w:rPr>
          <w:b/>
        </w:rPr>
      </w:pPr>
    </w:p>
    <w:p w:rsidR="00BF4734" w:rsidRDefault="00BF4734">
      <w:pPr>
        <w:rPr>
          <w:b/>
        </w:rPr>
      </w:pPr>
    </w:p>
    <w:p w:rsidR="00BF4734" w:rsidRDefault="00BF4734">
      <w:r w:rsidRPr="00134EBF">
        <w:rPr>
          <w:b/>
        </w:rPr>
        <w:t>Table 1</w:t>
      </w:r>
      <w:r>
        <w:rPr>
          <w:b/>
        </w:rPr>
        <w:t xml:space="preserve">: </w:t>
      </w:r>
      <w:r>
        <w:t>Summary of the most parsimonious model of the</w:t>
      </w:r>
      <w:r w:rsidRPr="00134EBF">
        <w:t xml:space="preserve"> length of worm</w:t>
      </w:r>
      <w:r>
        <w:t>s</w:t>
      </w:r>
      <w:r w:rsidRPr="00134EBF">
        <w:t xml:space="preserve"> using </w:t>
      </w:r>
      <w:proofErr w:type="spellStart"/>
      <w:r w:rsidRPr="00134EBF">
        <w:t>condylobasal</w:t>
      </w:r>
      <w:proofErr w:type="spellEnd"/>
      <w:r w:rsidRPr="00134EBF">
        <w:t xml:space="preserve"> </w:t>
      </w:r>
      <w:r>
        <w:t>length</w:t>
      </w:r>
    </w:p>
    <w:p w:rsidR="000F7BE7" w:rsidRPr="00BF4734" w:rsidRDefault="00E45346">
      <w:r>
        <w:rPr>
          <w:noProof/>
          <w:lang w:val="de-LU" w:eastAsia="de-LU"/>
        </w:rPr>
        <w:drawing>
          <wp:inline distT="0" distB="0" distL="0" distR="0" wp14:anchorId="22004E48" wp14:editId="20C81EF2">
            <wp:extent cx="4124325" cy="30099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4124325" cy="3009900"/>
                    </a:xfrm>
                    <a:prstGeom prst="rect">
                      <a:avLst/>
                    </a:prstGeom>
                  </pic:spPr>
                </pic:pic>
              </a:graphicData>
            </a:graphic>
          </wp:inline>
        </w:drawing>
      </w:r>
    </w:p>
    <w:p w:rsidR="00134EBF" w:rsidRPr="00134EBF" w:rsidRDefault="00134EBF" w:rsidP="00134EBF">
      <w:r>
        <w:rPr>
          <w:b/>
        </w:rPr>
        <w:t>Figure</w:t>
      </w:r>
      <w:r w:rsidRPr="00134EBF">
        <w:rPr>
          <w:b/>
        </w:rPr>
        <w:t xml:space="preserve"> 1:</w:t>
      </w:r>
      <w:r>
        <w:t xml:space="preserve"> Prediction of the</w:t>
      </w:r>
      <w:r w:rsidRPr="00134EBF">
        <w:t xml:space="preserve"> length of worm using </w:t>
      </w:r>
      <w:proofErr w:type="spellStart"/>
      <w:r w:rsidRPr="00134EBF">
        <w:t>condylobasal</w:t>
      </w:r>
      <w:proofErr w:type="spellEnd"/>
      <w:r w:rsidRPr="00134EBF">
        <w:t xml:space="preserve"> length</w:t>
      </w:r>
      <w:r w:rsidR="00130EB6">
        <w:t xml:space="preserve"> and sex of worm.</w:t>
      </w:r>
    </w:p>
    <w:p w:rsidR="00B35373" w:rsidRDefault="00B35373">
      <w:r w:rsidRPr="00B35373">
        <w:rPr>
          <w:noProof/>
          <w:lang w:val="de-LU" w:eastAsia="de-LU"/>
        </w:rPr>
        <w:drawing>
          <wp:inline distT="0" distB="0" distL="0" distR="0">
            <wp:extent cx="5038725" cy="2876550"/>
            <wp:effectExtent l="0" t="0" r="9525" b="0"/>
            <wp:docPr id="15" name="Picture 15" descr="C:\Users\YNM724\Desktop\Projects\MustelPara\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YNM724\Desktop\Projects\MustelPara\Figure1.jp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038725" cy="2876550"/>
                    </a:xfrm>
                    <a:prstGeom prst="rect">
                      <a:avLst/>
                    </a:prstGeom>
                    <a:noFill/>
                    <a:ln>
                      <a:noFill/>
                    </a:ln>
                  </pic:spPr>
                </pic:pic>
              </a:graphicData>
            </a:graphic>
          </wp:inline>
        </w:drawing>
      </w:r>
    </w:p>
    <w:p w:rsidR="001A6481" w:rsidRPr="00EA33C9" w:rsidRDefault="00B35373" w:rsidP="002760C3">
      <w:pPr>
        <w:spacing w:line="259" w:lineRule="auto"/>
        <w:rPr>
          <w:noProof/>
          <w:lang w:eastAsia="de-LU"/>
        </w:rPr>
      </w:pPr>
      <w:r>
        <w:br w:type="page"/>
      </w:r>
      <w:r w:rsidR="00EA33C9">
        <w:rPr>
          <w:b/>
        </w:rPr>
        <w:lastRenderedPageBreak/>
        <w:t>Table 2</w:t>
      </w:r>
      <w:r w:rsidR="00EA33C9" w:rsidRPr="00134EBF">
        <w:rPr>
          <w:b/>
        </w:rPr>
        <w:t>:</w:t>
      </w:r>
      <w:r w:rsidR="00EA33C9">
        <w:t xml:space="preserve"> </w:t>
      </w:r>
      <w:r w:rsidRPr="00B35373">
        <w:t xml:space="preserve">Summary of the most parsimonious model of the length of worms using </w:t>
      </w:r>
      <w:r>
        <w:t>host species</w:t>
      </w:r>
    </w:p>
    <w:p w:rsidR="001A6481" w:rsidRPr="00EA33C9" w:rsidRDefault="005A31D7">
      <w:pPr>
        <w:rPr>
          <w:noProof/>
          <w:lang w:eastAsia="de-LU"/>
        </w:rPr>
      </w:pPr>
      <w:r>
        <w:rPr>
          <w:noProof/>
          <w:lang w:val="de-LU" w:eastAsia="de-LU"/>
        </w:rPr>
        <w:drawing>
          <wp:inline distT="0" distB="0" distL="0" distR="0" wp14:anchorId="2CA2193D" wp14:editId="45CC496C">
            <wp:extent cx="4162425" cy="644842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162425" cy="6448425"/>
                    </a:xfrm>
                    <a:prstGeom prst="rect">
                      <a:avLst/>
                    </a:prstGeom>
                  </pic:spPr>
                </pic:pic>
              </a:graphicData>
            </a:graphic>
          </wp:inline>
        </w:drawing>
      </w:r>
    </w:p>
    <w:p w:rsidR="005A31D7" w:rsidRDefault="005A31D7" w:rsidP="00FB7C68">
      <w:pPr>
        <w:rPr>
          <w:b/>
        </w:rPr>
      </w:pPr>
    </w:p>
    <w:p w:rsidR="005A31D7" w:rsidRDefault="005A31D7" w:rsidP="00FB7C68">
      <w:pPr>
        <w:rPr>
          <w:b/>
        </w:rPr>
      </w:pPr>
    </w:p>
    <w:p w:rsidR="005A31D7" w:rsidRDefault="005A31D7" w:rsidP="00FB7C68">
      <w:pPr>
        <w:rPr>
          <w:b/>
        </w:rPr>
      </w:pPr>
    </w:p>
    <w:p w:rsidR="005A31D7" w:rsidRDefault="005A31D7" w:rsidP="00FB7C68">
      <w:pPr>
        <w:rPr>
          <w:b/>
        </w:rPr>
      </w:pPr>
    </w:p>
    <w:p w:rsidR="00FB7C68" w:rsidRPr="00134EBF" w:rsidRDefault="00FB7C68" w:rsidP="00FB7C68">
      <w:r>
        <w:rPr>
          <w:b/>
        </w:rPr>
        <w:lastRenderedPageBreak/>
        <w:t>Figure</w:t>
      </w:r>
      <w:r w:rsidR="003C4626">
        <w:rPr>
          <w:b/>
        </w:rPr>
        <w:t xml:space="preserve"> 2</w:t>
      </w:r>
      <w:r w:rsidRPr="00134EBF">
        <w:rPr>
          <w:b/>
        </w:rPr>
        <w:t>:</w:t>
      </w:r>
      <w:r>
        <w:t xml:space="preserve"> Prediction of the</w:t>
      </w:r>
      <w:r w:rsidRPr="00134EBF">
        <w:t xml:space="preserve"> length of worm using </w:t>
      </w:r>
      <w:r>
        <w:t>host species and sex of worm.</w:t>
      </w:r>
    </w:p>
    <w:p w:rsidR="00FB7C68" w:rsidRDefault="005A31D7" w:rsidP="00EA33C9">
      <w:pPr>
        <w:rPr>
          <w:b/>
          <w:noProof/>
          <w:lang w:eastAsia="de-LU"/>
        </w:rPr>
      </w:pPr>
      <w:r w:rsidRPr="005A31D7">
        <w:rPr>
          <w:b/>
          <w:noProof/>
          <w:lang w:val="de-LU" w:eastAsia="de-LU"/>
        </w:rPr>
        <w:drawing>
          <wp:inline distT="0" distB="0" distL="0" distR="0">
            <wp:extent cx="5038725" cy="2876550"/>
            <wp:effectExtent l="0" t="0" r="9525" b="0"/>
            <wp:docPr id="17" name="Picture 17" descr="C:\Users\YNM724\Desktop\Projects\MustelPara\Fig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YNM724\Desktop\Projects\MustelPara\Figure2.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38725" cy="2876550"/>
                    </a:xfrm>
                    <a:prstGeom prst="rect">
                      <a:avLst/>
                    </a:prstGeom>
                    <a:noFill/>
                    <a:ln>
                      <a:noFill/>
                    </a:ln>
                  </pic:spPr>
                </pic:pic>
              </a:graphicData>
            </a:graphic>
          </wp:inline>
        </w:drawing>
      </w:r>
    </w:p>
    <w:p w:rsidR="00B35373" w:rsidRDefault="00EA33C9" w:rsidP="00B35373">
      <w:r w:rsidRPr="00EA33C9">
        <w:rPr>
          <w:b/>
          <w:noProof/>
          <w:lang w:eastAsia="de-LU"/>
        </w:rPr>
        <w:t xml:space="preserve">Table 3: </w:t>
      </w:r>
      <w:r w:rsidR="00B35373">
        <w:t>Summary of the most parsimonious model of the</w:t>
      </w:r>
      <w:r w:rsidR="00B35373" w:rsidRPr="00134EBF">
        <w:t xml:space="preserve"> </w:t>
      </w:r>
      <w:r w:rsidR="00B35373">
        <w:t>number</w:t>
      </w:r>
      <w:r w:rsidR="00B35373" w:rsidRPr="00134EBF">
        <w:t xml:space="preserve"> of worm</w:t>
      </w:r>
      <w:r w:rsidR="00B35373">
        <w:t>s</w:t>
      </w:r>
      <w:r w:rsidR="00B35373" w:rsidRPr="00134EBF">
        <w:t xml:space="preserve"> using </w:t>
      </w:r>
      <w:proofErr w:type="spellStart"/>
      <w:r w:rsidR="00B35373" w:rsidRPr="00134EBF">
        <w:t>condylobasal</w:t>
      </w:r>
      <w:proofErr w:type="spellEnd"/>
      <w:r w:rsidR="00B35373" w:rsidRPr="00134EBF">
        <w:t xml:space="preserve"> </w:t>
      </w:r>
      <w:r w:rsidR="00B35373">
        <w:t>length</w:t>
      </w:r>
    </w:p>
    <w:p w:rsidR="00EA33C9" w:rsidRPr="00134EBF" w:rsidRDefault="00A63352" w:rsidP="00EA33C9">
      <w:r>
        <w:rPr>
          <w:noProof/>
          <w:lang w:val="de-LU" w:eastAsia="de-LU"/>
        </w:rPr>
        <w:drawing>
          <wp:inline distT="0" distB="0" distL="0" distR="0" wp14:anchorId="37D5FE25" wp14:editId="50C471A5">
            <wp:extent cx="4800600" cy="378142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800600" cy="3781425"/>
                    </a:xfrm>
                    <a:prstGeom prst="rect">
                      <a:avLst/>
                    </a:prstGeom>
                  </pic:spPr>
                </pic:pic>
              </a:graphicData>
            </a:graphic>
          </wp:inline>
        </w:drawing>
      </w:r>
    </w:p>
    <w:p w:rsidR="00E45346" w:rsidRDefault="00E45346">
      <w:pPr>
        <w:rPr>
          <w:b/>
          <w:noProof/>
          <w:lang w:eastAsia="de-LU"/>
        </w:rPr>
      </w:pPr>
    </w:p>
    <w:p w:rsidR="00447090" w:rsidRDefault="00EA33C9">
      <w:pPr>
        <w:rPr>
          <w:b/>
          <w:noProof/>
          <w:lang w:eastAsia="de-LU"/>
        </w:rPr>
      </w:pPr>
      <w:r w:rsidRPr="00EA33C9">
        <w:rPr>
          <w:b/>
          <w:noProof/>
          <w:lang w:eastAsia="de-LU"/>
        </w:rPr>
        <w:lastRenderedPageBreak/>
        <w:t>Figure 3:</w:t>
      </w:r>
      <w:r>
        <w:rPr>
          <w:noProof/>
          <w:lang w:eastAsia="de-LU"/>
        </w:rPr>
        <w:t xml:space="preserve"> Prediction</w:t>
      </w:r>
      <w:r w:rsidRPr="00EA33C9">
        <w:rPr>
          <w:noProof/>
          <w:lang w:eastAsia="de-LU"/>
        </w:rPr>
        <w:t xml:space="preserve"> of the number of worms using </w:t>
      </w:r>
      <w:r w:rsidR="00464DFD">
        <w:rPr>
          <w:noProof/>
          <w:lang w:eastAsia="de-LU"/>
        </w:rPr>
        <w:t xml:space="preserve">skull side, </w:t>
      </w:r>
      <w:r w:rsidR="00130EB6">
        <w:rPr>
          <w:noProof/>
          <w:lang w:eastAsia="de-LU"/>
        </w:rPr>
        <w:t>sex of host, and sex of worm.</w:t>
      </w:r>
      <w:r w:rsidRPr="00EA33C9">
        <w:rPr>
          <w:b/>
          <w:noProof/>
          <w:lang w:eastAsia="de-LU"/>
        </w:rPr>
        <w:t xml:space="preserve">  </w:t>
      </w:r>
    </w:p>
    <w:p w:rsidR="00E45346" w:rsidRDefault="00A63352" w:rsidP="006E048C">
      <w:pPr>
        <w:rPr>
          <w:b/>
          <w:noProof/>
          <w:lang w:eastAsia="de-LU"/>
        </w:rPr>
      </w:pPr>
      <w:r w:rsidRPr="00A63352">
        <w:rPr>
          <w:b/>
          <w:noProof/>
          <w:lang w:val="de-LU" w:eastAsia="de-LU"/>
        </w:rPr>
        <w:drawing>
          <wp:inline distT="0" distB="0" distL="0" distR="0">
            <wp:extent cx="5038725" cy="2876550"/>
            <wp:effectExtent l="0" t="0" r="9525" b="0"/>
            <wp:docPr id="19" name="Picture 19" descr="C:\Users\YNM724\Desktop\Projects\MustelPara\Figur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YNM724\Desktop\Projects\MustelPara\Figure3.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38725" cy="2876550"/>
                    </a:xfrm>
                    <a:prstGeom prst="rect">
                      <a:avLst/>
                    </a:prstGeom>
                    <a:noFill/>
                    <a:ln>
                      <a:noFill/>
                    </a:ln>
                  </pic:spPr>
                </pic:pic>
              </a:graphicData>
            </a:graphic>
          </wp:inline>
        </w:drawing>
      </w:r>
    </w:p>
    <w:p w:rsidR="00E8499B" w:rsidRPr="00134EBF" w:rsidRDefault="00E8499B" w:rsidP="00E8499B">
      <w:r>
        <w:rPr>
          <w:b/>
          <w:noProof/>
          <w:lang w:eastAsia="de-LU"/>
        </w:rPr>
        <w:t>Figure 4</w:t>
      </w:r>
      <w:r w:rsidRPr="00EA33C9">
        <w:rPr>
          <w:b/>
          <w:noProof/>
          <w:lang w:eastAsia="de-LU"/>
        </w:rPr>
        <w:t xml:space="preserve">: </w:t>
      </w:r>
      <w:r w:rsidRPr="003E2C22">
        <w:rPr>
          <w:noProof/>
          <w:lang w:eastAsia="de-LU"/>
        </w:rPr>
        <w:t>Prediction</w:t>
      </w:r>
      <w:r>
        <w:rPr>
          <w:b/>
          <w:noProof/>
          <w:lang w:eastAsia="de-LU"/>
        </w:rPr>
        <w:t xml:space="preserve"> </w:t>
      </w:r>
      <w:r>
        <w:t>of the</w:t>
      </w:r>
      <w:r w:rsidRPr="00134EBF">
        <w:t xml:space="preserve"> </w:t>
      </w:r>
      <w:r>
        <w:t>number</w:t>
      </w:r>
      <w:r w:rsidRPr="00134EBF">
        <w:t xml:space="preserve"> of worm</w:t>
      </w:r>
      <w:r>
        <w:t>s</w:t>
      </w:r>
      <w:r w:rsidRPr="00134EBF">
        <w:t xml:space="preserve"> using </w:t>
      </w:r>
      <w:r>
        <w:t>host species and sex of host.</w:t>
      </w:r>
    </w:p>
    <w:p w:rsidR="00E8499B" w:rsidRDefault="00E8499B" w:rsidP="00B35373">
      <w:pPr>
        <w:rPr>
          <w:b/>
          <w:noProof/>
          <w:lang w:eastAsia="de-LU"/>
        </w:rPr>
      </w:pPr>
      <w:r w:rsidRPr="00E8499B">
        <w:rPr>
          <w:b/>
          <w:noProof/>
          <w:lang w:val="de-LU" w:eastAsia="de-LU"/>
        </w:rPr>
        <w:drawing>
          <wp:inline distT="0" distB="0" distL="0" distR="0">
            <wp:extent cx="5038725" cy="2876550"/>
            <wp:effectExtent l="0" t="0" r="9525" b="0"/>
            <wp:docPr id="21" name="Picture 21" descr="C:\Users\YNM724\Desktop\Projects\MustelPara\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YNM724\Desktop\Projects\MustelPara\Figure4.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38725" cy="2876550"/>
                    </a:xfrm>
                    <a:prstGeom prst="rect">
                      <a:avLst/>
                    </a:prstGeom>
                    <a:noFill/>
                    <a:ln>
                      <a:noFill/>
                    </a:ln>
                  </pic:spPr>
                </pic:pic>
              </a:graphicData>
            </a:graphic>
          </wp:inline>
        </w:drawing>
      </w:r>
    </w:p>
    <w:p w:rsidR="00E8499B" w:rsidRDefault="00E8499B" w:rsidP="00B35373">
      <w:pPr>
        <w:rPr>
          <w:b/>
          <w:noProof/>
          <w:lang w:eastAsia="de-LU"/>
        </w:rPr>
      </w:pPr>
    </w:p>
    <w:p w:rsidR="00E8499B" w:rsidRDefault="00E8499B" w:rsidP="00B35373">
      <w:pPr>
        <w:rPr>
          <w:b/>
          <w:noProof/>
          <w:lang w:eastAsia="de-LU"/>
        </w:rPr>
      </w:pPr>
    </w:p>
    <w:p w:rsidR="00E8499B" w:rsidRDefault="00E8499B" w:rsidP="00B35373">
      <w:pPr>
        <w:rPr>
          <w:b/>
          <w:noProof/>
          <w:lang w:eastAsia="de-LU"/>
        </w:rPr>
      </w:pPr>
    </w:p>
    <w:p w:rsidR="00E8499B" w:rsidRDefault="00E8499B" w:rsidP="00B35373">
      <w:pPr>
        <w:rPr>
          <w:b/>
          <w:noProof/>
          <w:lang w:eastAsia="de-LU"/>
        </w:rPr>
      </w:pPr>
    </w:p>
    <w:p w:rsidR="00B35373" w:rsidRDefault="006E048C" w:rsidP="00B35373">
      <w:r>
        <w:rPr>
          <w:b/>
          <w:noProof/>
          <w:lang w:eastAsia="de-LU"/>
        </w:rPr>
        <w:lastRenderedPageBreak/>
        <w:t>T</w:t>
      </w:r>
      <w:r w:rsidR="003E2C22">
        <w:rPr>
          <w:b/>
          <w:noProof/>
          <w:lang w:eastAsia="de-LU"/>
        </w:rPr>
        <w:t>able 4</w:t>
      </w:r>
      <w:r w:rsidRPr="00EA33C9">
        <w:rPr>
          <w:b/>
          <w:noProof/>
          <w:lang w:eastAsia="de-LU"/>
        </w:rPr>
        <w:t xml:space="preserve">: </w:t>
      </w:r>
      <w:r w:rsidR="00B35373">
        <w:t>Summary of the most parsimonious model of the</w:t>
      </w:r>
      <w:r w:rsidR="00B35373" w:rsidRPr="00134EBF">
        <w:t xml:space="preserve"> </w:t>
      </w:r>
      <w:r w:rsidR="00B35373">
        <w:t>number</w:t>
      </w:r>
      <w:r w:rsidR="00B35373" w:rsidRPr="00134EBF">
        <w:t xml:space="preserve"> of worm</w:t>
      </w:r>
      <w:r w:rsidR="00B35373">
        <w:t>s</w:t>
      </w:r>
      <w:r w:rsidR="00B35373" w:rsidRPr="00134EBF">
        <w:t xml:space="preserve"> using </w:t>
      </w:r>
      <w:r w:rsidR="00B35373">
        <w:t>host species</w:t>
      </w:r>
    </w:p>
    <w:p w:rsidR="006E048C" w:rsidRPr="00134EBF" w:rsidRDefault="00E8499B" w:rsidP="006E048C">
      <w:r>
        <w:rPr>
          <w:noProof/>
          <w:lang w:val="de-LU" w:eastAsia="de-LU"/>
        </w:rPr>
        <w:drawing>
          <wp:inline distT="0" distB="0" distL="0" distR="0" wp14:anchorId="59D7A1FA" wp14:editId="19A9BDA0">
            <wp:extent cx="4924425" cy="762952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924425" cy="7629525"/>
                    </a:xfrm>
                    <a:prstGeom prst="rect">
                      <a:avLst/>
                    </a:prstGeom>
                  </pic:spPr>
                </pic:pic>
              </a:graphicData>
            </a:graphic>
          </wp:inline>
        </w:drawing>
      </w:r>
    </w:p>
    <w:p w:rsidR="006C2204" w:rsidRPr="00E45346" w:rsidRDefault="006C2204">
      <w:pPr>
        <w:rPr>
          <w:noProof/>
          <w:lang w:eastAsia="de-LU"/>
        </w:rPr>
      </w:pPr>
    </w:p>
    <w:p w:rsidR="00170C26" w:rsidRPr="00170C26" w:rsidRDefault="00170C26" w:rsidP="00170C26">
      <w:pPr>
        <w:rPr>
          <w:b/>
        </w:rPr>
      </w:pPr>
      <w:r w:rsidRPr="00170C26">
        <w:rPr>
          <w:b/>
        </w:rPr>
        <w:lastRenderedPageBreak/>
        <w:t>DISCUSSION</w:t>
      </w:r>
    </w:p>
    <w:p w:rsidR="005D5304" w:rsidRDefault="005D5304" w:rsidP="00170C26"/>
    <w:p w:rsidR="002B5A9D" w:rsidRDefault="005D5304" w:rsidP="00170C26">
      <w:pPr>
        <w:rPr>
          <w:b/>
        </w:rPr>
      </w:pPr>
      <w:r>
        <w:t xml:space="preserve">The side of the skull in which worms were collected had an effect on their number. This could hint </w:t>
      </w:r>
      <w:r w:rsidR="00A835CF">
        <w:t xml:space="preserve">at a larger size of the left part of the skull providing more space for more worms to grow. </w:t>
      </w:r>
      <w:r w:rsidR="00170C26" w:rsidRPr="00170C26">
        <w:t>Left-right asymmetry exists in many species</w:t>
      </w:r>
      <w:r w:rsidR="00170C26">
        <w:t xml:space="preserve"> </w:t>
      </w:r>
      <w:r w:rsidR="00170C26">
        <w:fldChar w:fldCharType="begin"/>
      </w:r>
      <w:r w:rsidR="0022001F">
        <w:instrText xml:space="preserve"> ADDIN ZOTERO_ITEM CSL_CITATION {"citationID":"cJw8e6KU","properties":{"formattedCitation":"(Compagnucci et al. 2014)","plainCitation":"(Compagnucci et al. 2014)","noteIndex":0},"citationItems":[{"id":2,"uris":["http://zotero.org/users/4948104/items/8C9R9MY4"],"itemData":{"id":2,"type":"article-journal","abstract":"Much of the gnathostome (jawed vertebrate) evolutionary radiation was dependent on the ability to sense and interpret the environment and subsequently act upon this information through utilization of a specialized mode of feeding involving the jaws. While the gnathostome skull, reflective of the vertebrate baüplan, typically is bilaterally symmetric with right (dextral) and left (sinistral) halves essentially representing mirror images along the midline, both adaptive and abnormal asymmetries have appeared. Herein we provide a basic primer on studies of the asymmetric development of the gnathostome skull, touching briefly on asymmetry as a field of study, then describing the nature of cranial development and finally underscoring evolutionary and functional aspects of left–right asymmetric cephalic development. genesis 52:515–527, 2014. © 2014 Wiley Periodicals, Inc.","container-title":"genesis","DOI":"10.1002/dvg.22786","ISSN":"1526-968X","issue":"6","language":"en","note":"_eprint: https://onlinelibrary.wiley.com/doi/pdf/10.1002/dvg.22786","page":"515-527","source":"Wiley Online Library","title":"Left–right asymmetry of the gnathostome skull: Its evolutionary, developmental, and functional aspects","title-short":"Left–right asymmetry of the gnathostome skull","volume":"52","author":[{"family":"Compagnucci","given":"Claudia"},{"family":"Fish","given":"Jennifer"},{"family":"Depew","given":"Michael J."}],"issued":{"date-parts":[["2014"]]}}}],"schema":"https://github.com/citation-style-language/schema/raw/master/csl-citation.json"} </w:instrText>
      </w:r>
      <w:r w:rsidR="00170C26">
        <w:fldChar w:fldCharType="separate"/>
      </w:r>
      <w:r w:rsidR="00170C26" w:rsidRPr="00170C26">
        <w:rPr>
          <w:rFonts w:cs="Times New Roman"/>
        </w:rPr>
        <w:t>(Compagnucci et al. 2014)</w:t>
      </w:r>
      <w:r w:rsidR="00170C26">
        <w:fldChar w:fldCharType="end"/>
      </w:r>
      <w:r w:rsidR="00170C26" w:rsidRPr="00170C26">
        <w:t>. F</w:t>
      </w:r>
      <w:r w:rsidR="00170C26">
        <w:t xml:space="preserve">or example, humans skull are often larger on the left </w:t>
      </w:r>
      <w:r w:rsidR="00170C26">
        <w:fldChar w:fldCharType="begin"/>
      </w:r>
      <w:r w:rsidR="0022001F">
        <w:instrText xml:space="preserve"> ADDIN ZOTERO_ITEM CSL_CITATION {"citationID":"ZZKGyoKA","properties":{"formattedCitation":"(Sarac - Hadzihalilovic and Dilberovic 2004)","plainCitation":"(Sarac - Hadzihalilovic and Dilberovic 2004)","noteIndex":0},"citationItems":[{"id":1,"uris":["http://zotero.org/users/4948104/items/3WKNDELE"],"itemData":{"id":1,"type":"article-journal","abstract":"The aim of this study is to determine the type of skull as well as to examine its internal appearance and configuration of skull base. Special attention is given to the direction and position of the pyramid of the temporal bone, the volume and appearance of all the three cranial fossas, and the direction and appearance of crista alaris - all of those compared to the skull type., Considering the obtained results (specially for crista alaris and middle fossa) we can ascertain outstanding independence of sphenoid bone and its parts in the formation of cranial base. Located in the middle of the skull, in front of strong pyramids transversal axis and two vertical axis, frontal crest and internal occipital crest, it by itself with her lesser wing presents an important transversal axis of cranial base. Cases in which crista alaris with its position does not follow the type of skull (in 20 % cases crista alaris does not follow skull protuberances), may probably be explained by strong and independent development of this bone, which is placed among other bones of cranial base like a peg. It also, by itself dictates form and configuration of the middle part of skull. That is also confirmed by middle fossa which, according to its position in the middle of cranial base and relation with sphenoid bone, shows significant deviation with respect to posterior fossa (follows the type of skull in 47 % cases).","container-title":"Bosnian Journal of Basic Medical Sciences","ISSN":"1512-8601","issue":"3","journalAbbreviation":"Bosn J Basic Med Sci","note":"PMID: 15629011\nPMCID: PMC7245488","page":"40-46","source":"PubMed Central","title":"STUDY ON SKULL ASYMMETRY","volume":"4","author":[{"family":"Sarac - Hadzihalilovic","given":"Aida"},{"family":"Dilberovic","given":"Faruk"}],"issued":{"date-parts":[["2004",8]]}}}],"schema":"https://github.com/citation-style-language/schema/raw/master/csl-citation.json"} </w:instrText>
      </w:r>
      <w:r w:rsidR="00170C26">
        <w:fldChar w:fldCharType="separate"/>
      </w:r>
      <w:r w:rsidR="00170C26" w:rsidRPr="0022001F">
        <w:rPr>
          <w:rFonts w:cs="Times New Roman"/>
        </w:rPr>
        <w:t>(Sarac - Hadzihalilovic and Dilberovic 2004)</w:t>
      </w:r>
      <w:r w:rsidR="00170C26">
        <w:fldChar w:fldCharType="end"/>
      </w:r>
      <w:r w:rsidR="00350594">
        <w:t xml:space="preserve"> and leftward skull asymmetry has also been noted in the fish </w:t>
      </w:r>
      <w:r w:rsidR="00350594" w:rsidRPr="00350594">
        <w:rPr>
          <w:i/>
        </w:rPr>
        <w:t xml:space="preserve">Astyanax </w:t>
      </w:r>
      <w:proofErr w:type="spellStart"/>
      <w:r w:rsidR="00350594" w:rsidRPr="00350594">
        <w:rPr>
          <w:i/>
        </w:rPr>
        <w:t>mexicanus</w:t>
      </w:r>
      <w:proofErr w:type="spellEnd"/>
      <w:r w:rsidR="00350594">
        <w:t xml:space="preserve"> </w:t>
      </w:r>
      <w:r w:rsidR="00350594">
        <w:fldChar w:fldCharType="begin"/>
      </w:r>
      <w:r w:rsidR="00350594">
        <w:instrText xml:space="preserve"> ADDIN ZOTERO_ITEM CSL_CITATION {"citationID":"7C2NTmSd","properties":{"formattedCitation":"(Powers et al. 2017)","plainCitation":"(Powers et al. 2017)","noteIndex":0},"citationItems":[{"id":11811,"uris":["http://zotero.org/users/4948104/items/G62F6JK6"],"itemData":{"id":11811,"type":"article-journal","abstract":"As a consequence of adaptation to the cave environment, the blind Mexican cavefish, Astyanax mexicanus, has evolved several cranial aberrations including changes to bone sizes, shapes and presence of numerous lateral asymmetries. Prior studies of cranial asymmetry in cavefish focused strictly on adult specimens. Thus, the extent to which these asymmetries emerge in adulthood, or earlier in the life history of cavefish, was unknown. We performed a geometric morphometric analysis of shape variation in the chondrocranium and osteocranium across life history in two distinct cavefish populations and surface-dwelling fish. The cartilaginous skull in juveniles was bilaterally symmetric and chondrocranial shape was conserved in all three populations. In contrast, bony skull shapes segregated into significantly distinct groups in adults. Cavefish demonstrated significant asymmetry for the bones surrounding the collapsed eye orbit, and the opercle bone posterior to the eye orbit. Interestingly, we discovered that cavefish also exhibit directional “bends” in skull shape, almost always biased to the left. In sum, this work reveals that asymmetric craniofacial aberrations emerge later in the cavefish life history. These abnormalities may mirror asymmetries in the lateral line sensory system, reflect a ‘handedness’ in cavefish swimming behavior, or evolve through neutral processes.","container-title":"PLOS ONE","DOI":"10.1371/journal.pone.0177419","ISSN":"1932-6203","issue":"5","journalAbbreviation":"PLOS ONE","language":"en","note":"publisher: Public Library of Science","page":"e0177419","source":"PLoS Journals","title":"Cranial asymmetry arises later in the life history of the blind Mexican cavefish, Astyanax mexicanus","volume":"12","author":[{"family":"Powers","given":"Amanda K."},{"family":"Davis","given":"Erin M."},{"family":"Kaplan","given":"Shane A."},{"family":"Gross","given":"Joshua B."}],"issued":{"date-parts":[["2017",5,9]]}}}],"schema":"https://github.com/citation-style-language/schema/raw/master/csl-citation.json"} </w:instrText>
      </w:r>
      <w:r w:rsidR="00350594">
        <w:fldChar w:fldCharType="separate"/>
      </w:r>
      <w:r w:rsidR="00350594" w:rsidRPr="00350594">
        <w:rPr>
          <w:rFonts w:cs="Times New Roman"/>
        </w:rPr>
        <w:t>(Powers et al. 2017)</w:t>
      </w:r>
      <w:r w:rsidR="00350594">
        <w:fldChar w:fldCharType="end"/>
      </w:r>
      <w:r w:rsidR="00170C26">
        <w:t>.</w:t>
      </w:r>
      <w:r w:rsidR="00DB2CC4">
        <w:t xml:space="preserve"> </w:t>
      </w:r>
      <w:r w:rsidR="00D406F9">
        <w:t xml:space="preserve">Measuring this asymmetry </w:t>
      </w:r>
      <w:r w:rsidR="00350594">
        <w:t xml:space="preserve">in mustelids </w:t>
      </w:r>
      <w:r w:rsidR="00D406F9">
        <w:t xml:space="preserve">was beyond the scope of this paper. The </w:t>
      </w:r>
      <w:r w:rsidR="00F0590A">
        <w:t xml:space="preserve">origin of a </w:t>
      </w:r>
      <w:r w:rsidR="00D406F9">
        <w:t>left-side</w:t>
      </w:r>
      <w:r w:rsidR="004C0A3F">
        <w:t xml:space="preserve"> asymmetry in worm numbers could also be due to another factor: asymmetric infec</w:t>
      </w:r>
      <w:r w:rsidR="00F0590A">
        <w:t>tion</w:t>
      </w:r>
      <w:r w:rsidR="00F335CC">
        <w:t xml:space="preserve"> by the worms</w:t>
      </w:r>
      <w:r w:rsidR="00F0590A">
        <w:t>.</w:t>
      </w:r>
      <w:r w:rsidR="00F335CC">
        <w:t xml:space="preserve"> This phenomenon has been described in other taxa;</w:t>
      </w:r>
      <w:r w:rsidR="004C0A3F">
        <w:t xml:space="preserve"> parasite infection has been shown to be </w:t>
      </w:r>
      <w:r w:rsidR="00F335CC">
        <w:t xml:space="preserve">significantly </w:t>
      </w:r>
      <w:r w:rsidR="004C0A3F">
        <w:t xml:space="preserve">biased towards </w:t>
      </w:r>
      <w:r w:rsidR="00F335CC">
        <w:t>one side</w:t>
      </w:r>
      <w:r w:rsidR="004C0A3F">
        <w:t xml:space="preserve"> in 26 species </w:t>
      </w:r>
      <w:r w:rsidR="004C0A3F">
        <w:fldChar w:fldCharType="begin"/>
      </w:r>
      <w:r w:rsidR="004C0A3F">
        <w:instrText xml:space="preserve"> ADDIN ZOTERO_ITEM CSL_CITATION {"citationID":"6RS3AmlE","properties":{"formattedCitation":"(Johnson et al. 2014)","plainCitation":"(Johnson et al. 2014)","noteIndex":0},"citationItems":[{"id":11818,"uris":["http://zotero.org/users/4948104/items/95BEBL9Z"],"itemData":{"id":11818,"type":"article-journal","abstract":"Despite the ubiquity of bilateral symmetry among animals, a long-standing mystery centers on why parasites that infect paired organs often do so non-randomly. Examples from diverse host and parasite taxa continue to accumulate, yet little is known about their causes or implications for host–parasite fitness. We combined field surveys, experimental infections, and parasite choice assays to evaluate both competing explanations for – and consequences of – asymmetric infections of amphibian kidneys by echinostome trematodes, which are widespread and potentially pathogenic infections of larval amphibians. Samples from 6001 hosts representing 26 species indicated that echinostome infections exhibit a consistent, right-kidney bias, with ˜ 62% of parasites in the right kidney. This pattern could not be explained by variation in kidney size or total infection. Experimental infections of three anuran species reproduced this pattern, with 64% of infections in the right kidney, and indicated it was not the result of differential host or parasite mortality. Based on sequential infection experiments and parasite choice assays, we further showed that earlier infections did not affect the distribution of subsequently colonizing parasites and that echinostome cercariae followed host-derived cues rather than exhibiting congenital ‘sidedness’. We advance the hypothesis that variation in the position of the right kidney along the anterior–posterior axis controls cue strength in the right nephric duct and thus determines parasite encystment. Correspondingly, anatomical measurements from a subset of larval amphibian hosts revealed that the relative position of the right kidney explained 83% of the variation in infection bias, with no additional contributions associated with kidney volume or host size. We also show that the degree of right-kidney bias associated positively with host growth in experiments. Morphological asymmetries could therefore function as a unique form of tolerance to mitigate the consequences of infection, despite the oft-cited costs of asymmetry for mate selection and enemy vulnerability.","container-title":"Oikos","DOI":"10.1111/oik.01044","ISSN":"1600-0706","issue":"7","language":"en","license":"© 2014 The Authors","note":"_eprint: https://onlinelibrary.wiley.com/doi/pdf/10.1111/oik.01044","page":"875-885","source":"Wiley Online Library","title":"Making the right choice: testing the drivers of asymmetric infections within hosts and their consequences for pathology","title-short":"Making the right choice","volume":"123","author":[{"family":"Johnson","given":"Pieter T. J."},{"family":"Koprivnikar","given":"Janet"},{"family":"Orlofske","given":"Sarah A."},{"family":"Melbourne","given":"Brett A."},{"family":"Lafonte","given":"Bryan E."}],"issued":{"date-parts":[["2014"]]}}}],"schema":"https://github.com/citation-style-language/schema/raw/master/csl-citation.json"} </w:instrText>
      </w:r>
      <w:r w:rsidR="004C0A3F">
        <w:fldChar w:fldCharType="separate"/>
      </w:r>
      <w:r w:rsidR="004C0A3F" w:rsidRPr="004C0A3F">
        <w:rPr>
          <w:rFonts w:cs="Times New Roman"/>
        </w:rPr>
        <w:t>(Johnson et al. 2014)</w:t>
      </w:r>
      <w:r w:rsidR="004C0A3F">
        <w:fldChar w:fldCharType="end"/>
      </w:r>
      <w:r w:rsidR="00F335CC">
        <w:t>.</w:t>
      </w:r>
      <w:r w:rsidR="00F0590A">
        <w:t xml:space="preserve"> </w:t>
      </w:r>
      <w:r w:rsidR="0039099E">
        <w:t xml:space="preserve">For example, the nematode </w:t>
      </w:r>
      <w:proofErr w:type="spellStart"/>
      <w:r w:rsidR="0039099E" w:rsidRPr="0039099E">
        <w:rPr>
          <w:i/>
        </w:rPr>
        <w:t>Dioctophyma</w:t>
      </w:r>
      <w:proofErr w:type="spellEnd"/>
      <w:r w:rsidR="0039099E" w:rsidRPr="0039099E">
        <w:rPr>
          <w:i/>
        </w:rPr>
        <w:t xml:space="preserve"> </w:t>
      </w:r>
      <w:proofErr w:type="spellStart"/>
      <w:r w:rsidR="0039099E" w:rsidRPr="0039099E">
        <w:rPr>
          <w:i/>
        </w:rPr>
        <w:t>renale</w:t>
      </w:r>
      <w:proofErr w:type="spellEnd"/>
      <w:r w:rsidR="0039099E">
        <w:t xml:space="preserve"> infects mink </w:t>
      </w:r>
      <w:r w:rsidR="00461895">
        <w:t>(</w:t>
      </w:r>
      <w:proofErr w:type="spellStart"/>
      <w:r w:rsidR="00461895">
        <w:rPr>
          <w:i/>
        </w:rPr>
        <w:t>Neogale</w:t>
      </w:r>
      <w:proofErr w:type="spellEnd"/>
      <w:r w:rsidR="00461895">
        <w:rPr>
          <w:i/>
        </w:rPr>
        <w:t xml:space="preserve"> vison</w:t>
      </w:r>
      <w:r w:rsidR="00461895">
        <w:t>)</w:t>
      </w:r>
      <w:r w:rsidR="00461895">
        <w:rPr>
          <w:i/>
        </w:rPr>
        <w:t xml:space="preserve"> </w:t>
      </w:r>
      <w:r w:rsidR="0039099E">
        <w:t>(</w:t>
      </w:r>
      <w:r w:rsidR="007F2A5C">
        <w:t xml:space="preserve">Our study adds to this continually growing pile of evidence about asymmetric infections. </w:t>
      </w:r>
      <w:r w:rsidR="00F0590A">
        <w:t xml:space="preserve">Finally, we did not detect this effect of skull side on the average length of the worms and </w:t>
      </w:r>
      <w:r w:rsidR="002F0139">
        <w:t xml:space="preserve">we need more data to uncover </w:t>
      </w:r>
      <w:r w:rsidR="00F0590A">
        <w:t xml:space="preserve">the </w:t>
      </w:r>
      <w:r w:rsidR="002F0139">
        <w:t>complex</w:t>
      </w:r>
      <w:r w:rsidR="00F0590A">
        <w:t xml:space="preserve"> interplay between </w:t>
      </w:r>
      <w:r w:rsidR="00F335CC">
        <w:t xml:space="preserve">the </w:t>
      </w:r>
      <w:r w:rsidR="00F0590A">
        <w:t>demography and size distribution of parasites.</w:t>
      </w:r>
    </w:p>
    <w:p w:rsidR="002B5A9D" w:rsidRDefault="002B5A9D" w:rsidP="00170C26">
      <w:pPr>
        <w:rPr>
          <w:b/>
        </w:rPr>
      </w:pPr>
    </w:p>
    <w:p w:rsidR="001B7869" w:rsidRPr="00DD1F64" w:rsidRDefault="001B7869">
      <w:pPr>
        <w:spacing w:line="259" w:lineRule="auto"/>
        <w:rPr>
          <w:b/>
        </w:rPr>
      </w:pPr>
      <w:r w:rsidRPr="00DD1F64">
        <w:rPr>
          <w:b/>
        </w:rPr>
        <w:br w:type="page"/>
      </w:r>
    </w:p>
    <w:p w:rsidR="00036DB6" w:rsidRPr="00134EBF" w:rsidRDefault="0027325F" w:rsidP="00170C26">
      <w:pPr>
        <w:rPr>
          <w:b/>
          <w:lang w:val="de-DE"/>
        </w:rPr>
      </w:pPr>
      <w:r w:rsidRPr="00134EBF">
        <w:rPr>
          <w:b/>
          <w:lang w:val="de-DE"/>
        </w:rPr>
        <w:lastRenderedPageBreak/>
        <w:t>REFERENCES</w:t>
      </w:r>
    </w:p>
    <w:p w:rsidR="00482A9E" w:rsidRPr="00482A9E" w:rsidRDefault="0022001F" w:rsidP="00482A9E">
      <w:pPr>
        <w:pStyle w:val="Bibliography"/>
        <w:rPr>
          <w:rFonts w:cs="Times New Roman"/>
          <w:szCs w:val="24"/>
          <w:lang w:val="de-DE"/>
        </w:rPr>
      </w:pPr>
      <w:r>
        <w:fldChar w:fldCharType="begin"/>
      </w:r>
      <w:r w:rsidRPr="00134EBF">
        <w:rPr>
          <w:lang w:val="de-DE"/>
        </w:rPr>
        <w:instrText xml:space="preserve"> ADDIN ZOTERO_BIBL {"uncited":[],"omitted":[],"custom":[]} CSL_BIBLIOGRAPHY </w:instrText>
      </w:r>
      <w:r>
        <w:fldChar w:fldCharType="separate"/>
      </w:r>
      <w:r w:rsidR="00482A9E" w:rsidRPr="00482A9E">
        <w:rPr>
          <w:rFonts w:cs="Times New Roman"/>
          <w:szCs w:val="24"/>
          <w:lang w:val="de-DE"/>
        </w:rPr>
        <w:t>Bartoń, K. 2022. MuMIn: Multi-Model Inference.</w:t>
      </w:r>
    </w:p>
    <w:p w:rsidR="00482A9E" w:rsidRPr="00482A9E" w:rsidRDefault="00482A9E" w:rsidP="00482A9E">
      <w:pPr>
        <w:pStyle w:val="Bibliography"/>
        <w:rPr>
          <w:rFonts w:cs="Times New Roman"/>
          <w:szCs w:val="24"/>
        </w:rPr>
      </w:pPr>
      <w:r w:rsidRPr="00482A9E">
        <w:rPr>
          <w:rFonts w:cs="Times New Roman"/>
          <w:szCs w:val="24"/>
          <w:lang w:val="de-DE"/>
        </w:rPr>
        <w:t xml:space="preserve">Brooks, M. E., K. Kristensen, K. J. van Benthem, A. Magnusson, C. W. Berg, A. Nielsen, H. J. Skaug, M. Mächler, and B. M. Bolker. </w:t>
      </w:r>
      <w:r w:rsidRPr="00482A9E">
        <w:rPr>
          <w:rFonts w:cs="Times New Roman"/>
          <w:szCs w:val="24"/>
        </w:rPr>
        <w:t>2017. glmmTMB balances speed and flexibility among packages for zero-inflated generalized linear mixed modeling. R Journal 9:378–400.</w:t>
      </w:r>
    </w:p>
    <w:p w:rsidR="00482A9E" w:rsidRPr="00482A9E" w:rsidRDefault="00482A9E" w:rsidP="00482A9E">
      <w:pPr>
        <w:pStyle w:val="Bibliography"/>
        <w:rPr>
          <w:rFonts w:cs="Times New Roman"/>
          <w:szCs w:val="24"/>
        </w:rPr>
      </w:pPr>
      <w:r w:rsidRPr="00482A9E">
        <w:rPr>
          <w:rFonts w:cs="Times New Roman"/>
          <w:szCs w:val="24"/>
        </w:rPr>
        <w:t>Compagnucci, C., J. Fish, and M. J. Depew. 2014. Left–right asymmetry of the gnathostome skull: Its evolutionary, developmental, and functional aspects. genesis 52:515–527.</w:t>
      </w:r>
    </w:p>
    <w:p w:rsidR="00482A9E" w:rsidRPr="00482A9E" w:rsidRDefault="00482A9E" w:rsidP="00482A9E">
      <w:pPr>
        <w:pStyle w:val="Bibliography"/>
        <w:rPr>
          <w:rFonts w:cs="Times New Roman"/>
          <w:szCs w:val="24"/>
        </w:rPr>
      </w:pPr>
      <w:r w:rsidRPr="00482A9E">
        <w:rPr>
          <w:rFonts w:cs="Times New Roman"/>
          <w:szCs w:val="24"/>
        </w:rPr>
        <w:t>Gelman, A., and J. Hill. 2006, December 18. Data Analysis Using Regression and Multilevel/Hierarchical Models. Cambridge University Press. https://www.cambridge.org/highereducation/books/data-analysis-using-regression-and-multilevel-hierarchical-models/32A29531C7FD730C3A68951A17C9D983.</w:t>
      </w:r>
    </w:p>
    <w:p w:rsidR="00482A9E" w:rsidRPr="00482A9E" w:rsidRDefault="00482A9E" w:rsidP="00482A9E">
      <w:pPr>
        <w:pStyle w:val="Bibliography"/>
        <w:rPr>
          <w:rFonts w:cs="Times New Roman"/>
          <w:szCs w:val="24"/>
        </w:rPr>
      </w:pPr>
      <w:r w:rsidRPr="00482A9E">
        <w:rPr>
          <w:rFonts w:cs="Times New Roman"/>
          <w:szCs w:val="24"/>
        </w:rPr>
        <w:t>James, G., D. Witten, T. Hastie, and R. Tibshirani. 2013. An introduction to statistical learning: with applications in R. Springer, New York, New York, USA.</w:t>
      </w:r>
    </w:p>
    <w:p w:rsidR="00482A9E" w:rsidRPr="00482A9E" w:rsidRDefault="00482A9E" w:rsidP="00482A9E">
      <w:pPr>
        <w:pStyle w:val="Bibliography"/>
        <w:rPr>
          <w:rFonts w:cs="Times New Roman"/>
          <w:szCs w:val="24"/>
        </w:rPr>
      </w:pPr>
      <w:r w:rsidRPr="00482A9E">
        <w:rPr>
          <w:rFonts w:cs="Times New Roman"/>
          <w:szCs w:val="24"/>
        </w:rPr>
        <w:t>Johnson, P. T. J., J. Koprivnikar, S. A. Orlofske, B. A. Melbourne, and B. E. Lafonte. 2014. Making the right choice: testing the drivers of asymmetric infections within hosts and their consequences for pathology. Oikos 123:875–885.</w:t>
      </w:r>
    </w:p>
    <w:p w:rsidR="00482A9E" w:rsidRPr="00482A9E" w:rsidRDefault="00482A9E" w:rsidP="00482A9E">
      <w:pPr>
        <w:pStyle w:val="Bibliography"/>
        <w:rPr>
          <w:rFonts w:cs="Times New Roman"/>
          <w:szCs w:val="24"/>
        </w:rPr>
      </w:pPr>
      <w:r w:rsidRPr="00482A9E">
        <w:rPr>
          <w:rFonts w:cs="Times New Roman"/>
          <w:szCs w:val="24"/>
        </w:rPr>
        <w:t>Powers, A. K., E. M. Davis, S. A. Kaplan, and J. B. Gross. 2017. Cranial asymmetry arises later in the life history of the blind Mexican cavefish, Astyanax mexicanus. PLOS ONE 12:e0177419.</w:t>
      </w:r>
    </w:p>
    <w:p w:rsidR="00482A9E" w:rsidRPr="00482A9E" w:rsidRDefault="00482A9E" w:rsidP="00482A9E">
      <w:pPr>
        <w:pStyle w:val="Bibliography"/>
        <w:rPr>
          <w:rFonts w:cs="Times New Roman"/>
          <w:szCs w:val="24"/>
        </w:rPr>
      </w:pPr>
      <w:r w:rsidRPr="00482A9E">
        <w:rPr>
          <w:rFonts w:cs="Times New Roman"/>
          <w:szCs w:val="24"/>
        </w:rPr>
        <w:t>R Core Team. 2022. R: A language and environment for statistical computing. R Foundation for Statistical Computing, Vienna, Austria.</w:t>
      </w:r>
    </w:p>
    <w:p w:rsidR="00482A9E" w:rsidRPr="00482A9E" w:rsidRDefault="00482A9E" w:rsidP="00482A9E">
      <w:pPr>
        <w:pStyle w:val="Bibliography"/>
        <w:rPr>
          <w:rFonts w:cs="Times New Roman"/>
          <w:szCs w:val="24"/>
        </w:rPr>
      </w:pPr>
      <w:r w:rsidRPr="00482A9E">
        <w:rPr>
          <w:rFonts w:cs="Times New Roman"/>
          <w:szCs w:val="24"/>
        </w:rPr>
        <w:t>Sarac - Hadzihalilovic, A., and F. Dilberovic. 2004. STUDY ON SKULL ASYMMETRY. Bosnian Journal of Basic Medical Sciences 4:40–46.</w:t>
      </w:r>
    </w:p>
    <w:p w:rsidR="00482A9E" w:rsidRPr="00482A9E" w:rsidRDefault="00482A9E" w:rsidP="00482A9E">
      <w:pPr>
        <w:pStyle w:val="Bibliography"/>
        <w:rPr>
          <w:rFonts w:cs="Times New Roman"/>
          <w:szCs w:val="24"/>
        </w:rPr>
      </w:pPr>
      <w:r w:rsidRPr="00482A9E">
        <w:rPr>
          <w:rFonts w:cs="Times New Roman"/>
          <w:szCs w:val="24"/>
        </w:rPr>
        <w:lastRenderedPageBreak/>
        <w:t>Zuur, A. F., E. N. Ieno, N. J. Walker, A. A. Saveliev, and G. M. Smith. 2009. Mixed Effects Models and Extensions in Ecology with R. Springer, New York, New York, USA.</w:t>
      </w:r>
    </w:p>
    <w:p w:rsidR="0022001F" w:rsidRDefault="0022001F" w:rsidP="00170C26">
      <w:r>
        <w:fldChar w:fldCharType="end"/>
      </w:r>
    </w:p>
    <w:p w:rsidR="00170C26" w:rsidRDefault="00935E30" w:rsidP="00170C26">
      <w:pPr>
        <w:rPr>
          <w:b/>
        </w:rPr>
      </w:pPr>
      <w:r>
        <w:rPr>
          <w:b/>
        </w:rPr>
        <w:t>SUPPLEMENTARY MATERIAL</w:t>
      </w:r>
    </w:p>
    <w:p w:rsidR="00036DB6" w:rsidRDefault="00036DB6" w:rsidP="00170C26">
      <w:pPr>
        <w:rPr>
          <w:b/>
        </w:rPr>
      </w:pPr>
      <w:r w:rsidRPr="00036DB6">
        <w:rPr>
          <w:b/>
        </w:rPr>
        <w:t>Sup. Mat. 1</w:t>
      </w:r>
      <w:r>
        <w:rPr>
          <w:b/>
        </w:rPr>
        <w:t xml:space="preserve"> </w:t>
      </w:r>
      <w:r>
        <w:t xml:space="preserve">M. </w:t>
      </w:r>
      <w:proofErr w:type="spellStart"/>
      <w:r>
        <w:t>ermina</w:t>
      </w:r>
      <w:proofErr w:type="spellEnd"/>
      <w:r>
        <w:t xml:space="preserve"> modelling results </w:t>
      </w:r>
    </w:p>
    <w:p w:rsidR="00036DB6" w:rsidRDefault="00E953B3" w:rsidP="00170C26">
      <w:pPr>
        <w:rPr>
          <w:b/>
        </w:rPr>
      </w:pPr>
      <w:r>
        <w:rPr>
          <w:noProof/>
          <w:lang w:val="de-LU" w:eastAsia="de-LU"/>
        </w:rPr>
        <w:drawing>
          <wp:inline distT="0" distB="0" distL="0" distR="0" wp14:anchorId="69782692" wp14:editId="3D66D7EE">
            <wp:extent cx="4086225" cy="293370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086225" cy="2933700"/>
                    </a:xfrm>
                    <a:prstGeom prst="rect">
                      <a:avLst/>
                    </a:prstGeom>
                  </pic:spPr>
                </pic:pic>
              </a:graphicData>
            </a:graphic>
          </wp:inline>
        </w:drawing>
      </w:r>
    </w:p>
    <w:p w:rsidR="00036DB6" w:rsidRPr="00036DB6" w:rsidRDefault="00036DB6" w:rsidP="00170C26">
      <w:r>
        <w:rPr>
          <w:b/>
        </w:rPr>
        <w:t>Sup. Mat</w:t>
      </w:r>
      <w:r w:rsidRPr="00036DB6">
        <w:rPr>
          <w:b/>
        </w:rPr>
        <w:t>. 2</w:t>
      </w:r>
      <w:r>
        <w:rPr>
          <w:b/>
        </w:rPr>
        <w:t xml:space="preserve"> </w:t>
      </w:r>
      <w:r>
        <w:t xml:space="preserve">M. </w:t>
      </w:r>
      <w:proofErr w:type="spellStart"/>
      <w:r>
        <w:t>nivalis</w:t>
      </w:r>
      <w:proofErr w:type="spellEnd"/>
      <w:r>
        <w:t xml:space="preserve"> modelling results</w:t>
      </w:r>
    </w:p>
    <w:p w:rsidR="00036DB6" w:rsidRDefault="00E953B3" w:rsidP="00170C26">
      <w:pPr>
        <w:rPr>
          <w:b/>
        </w:rPr>
      </w:pPr>
      <w:r>
        <w:rPr>
          <w:noProof/>
          <w:lang w:val="de-LU" w:eastAsia="de-LU"/>
        </w:rPr>
        <w:drawing>
          <wp:inline distT="0" distB="0" distL="0" distR="0" wp14:anchorId="196B8572" wp14:editId="1BA41DA4">
            <wp:extent cx="4143375" cy="29146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43375" cy="2914650"/>
                    </a:xfrm>
                    <a:prstGeom prst="rect">
                      <a:avLst/>
                    </a:prstGeom>
                  </pic:spPr>
                </pic:pic>
              </a:graphicData>
            </a:graphic>
          </wp:inline>
        </w:drawing>
      </w:r>
    </w:p>
    <w:p w:rsidR="00036DB6" w:rsidRPr="00036DB6" w:rsidRDefault="00036DB6" w:rsidP="00170C26">
      <w:r>
        <w:rPr>
          <w:b/>
        </w:rPr>
        <w:lastRenderedPageBreak/>
        <w:t>Sup. Mat</w:t>
      </w:r>
      <w:r w:rsidRPr="00036DB6">
        <w:rPr>
          <w:b/>
        </w:rPr>
        <w:t>. 3</w:t>
      </w:r>
      <w:r>
        <w:t xml:space="preserve"> M. </w:t>
      </w:r>
      <w:proofErr w:type="spellStart"/>
      <w:r>
        <w:t>putorius</w:t>
      </w:r>
      <w:proofErr w:type="spellEnd"/>
      <w:r>
        <w:t xml:space="preserve"> modelling results</w:t>
      </w:r>
    </w:p>
    <w:p w:rsidR="00036DB6" w:rsidRDefault="00E953B3" w:rsidP="00170C26">
      <w:pPr>
        <w:rPr>
          <w:b/>
        </w:rPr>
      </w:pPr>
      <w:r>
        <w:rPr>
          <w:noProof/>
          <w:lang w:val="de-LU" w:eastAsia="de-LU"/>
        </w:rPr>
        <w:drawing>
          <wp:inline distT="0" distB="0" distL="0" distR="0" wp14:anchorId="64162A5C" wp14:editId="5AFE6160">
            <wp:extent cx="4143375" cy="291465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43375" cy="2914650"/>
                    </a:xfrm>
                    <a:prstGeom prst="rect">
                      <a:avLst/>
                    </a:prstGeom>
                  </pic:spPr>
                </pic:pic>
              </a:graphicData>
            </a:graphic>
          </wp:inline>
        </w:drawing>
      </w:r>
    </w:p>
    <w:p w:rsidR="00036DB6" w:rsidRPr="00036DB6" w:rsidRDefault="00036DB6" w:rsidP="00170C26">
      <w:pPr>
        <w:rPr>
          <w:b/>
        </w:rPr>
      </w:pPr>
      <w:r>
        <w:rPr>
          <w:b/>
        </w:rPr>
        <w:t>Sup. Mat</w:t>
      </w:r>
      <w:r w:rsidRPr="00036DB6">
        <w:rPr>
          <w:b/>
        </w:rPr>
        <w:t>. 4</w:t>
      </w:r>
      <w:r>
        <w:rPr>
          <w:b/>
        </w:rPr>
        <w:t xml:space="preserve"> </w:t>
      </w:r>
      <w:r w:rsidRPr="00036DB6">
        <w:t>M. vision</w:t>
      </w:r>
      <w:r>
        <w:rPr>
          <w:b/>
        </w:rPr>
        <w:t xml:space="preserve"> </w:t>
      </w:r>
      <w:r>
        <w:t>modelling results</w:t>
      </w:r>
    </w:p>
    <w:p w:rsidR="00170C26" w:rsidRDefault="00E953B3">
      <w:r>
        <w:rPr>
          <w:noProof/>
          <w:lang w:val="de-LU" w:eastAsia="de-LU"/>
        </w:rPr>
        <w:drawing>
          <wp:inline distT="0" distB="0" distL="0" distR="0" wp14:anchorId="3E1EAFB7" wp14:editId="6F69477A">
            <wp:extent cx="4133850" cy="28765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33850" cy="2876550"/>
                    </a:xfrm>
                    <a:prstGeom prst="rect">
                      <a:avLst/>
                    </a:prstGeom>
                  </pic:spPr>
                </pic:pic>
              </a:graphicData>
            </a:graphic>
          </wp:inline>
        </w:drawing>
      </w:r>
    </w:p>
    <w:p w:rsidR="002760C3" w:rsidRDefault="002760C3">
      <w:r w:rsidRPr="002760C3">
        <w:rPr>
          <w:b/>
        </w:rPr>
        <w:t>Sup</w:t>
      </w:r>
      <w:r>
        <w:rPr>
          <w:b/>
        </w:rPr>
        <w:t xml:space="preserve">. Mat. 5 </w:t>
      </w:r>
      <w:r>
        <w:t>Model averaging results</w:t>
      </w:r>
    </w:p>
    <w:p w:rsidR="002760C3" w:rsidRPr="002760C3" w:rsidRDefault="002760C3">
      <w:r>
        <w:t>TO DO</w:t>
      </w:r>
      <w:bookmarkStart w:id="0" w:name="_GoBack"/>
      <w:bookmarkEnd w:id="0"/>
    </w:p>
    <w:sectPr w:rsidR="002760C3" w:rsidRPr="002760C3">
      <w:pgSz w:w="12240" w:h="15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8E05D8E"/>
    <w:multiLevelType w:val="hybridMultilevel"/>
    <w:tmpl w:val="720A8BF2"/>
    <w:lvl w:ilvl="0" w:tplc="D132E474">
      <w:start w:val="1"/>
      <w:numFmt w:val="decimal"/>
      <w:lvlText w:val="%1."/>
      <w:lvlJc w:val="left"/>
      <w:pPr>
        <w:ind w:left="720" w:hanging="360"/>
      </w:pPr>
    </w:lvl>
    <w:lvl w:ilvl="1" w:tplc="10070019" w:tentative="1">
      <w:start w:val="1"/>
      <w:numFmt w:val="lowerLetter"/>
      <w:lvlText w:val="%2."/>
      <w:lvlJc w:val="left"/>
      <w:pPr>
        <w:ind w:left="1440" w:hanging="360"/>
      </w:pPr>
    </w:lvl>
    <w:lvl w:ilvl="2" w:tplc="1007001B" w:tentative="1">
      <w:start w:val="1"/>
      <w:numFmt w:val="lowerRoman"/>
      <w:lvlText w:val="%3."/>
      <w:lvlJc w:val="right"/>
      <w:pPr>
        <w:ind w:left="2160" w:hanging="180"/>
      </w:pPr>
    </w:lvl>
    <w:lvl w:ilvl="3" w:tplc="1007000F" w:tentative="1">
      <w:start w:val="1"/>
      <w:numFmt w:val="decimal"/>
      <w:lvlText w:val="%4."/>
      <w:lvlJc w:val="left"/>
      <w:pPr>
        <w:ind w:left="2880" w:hanging="360"/>
      </w:pPr>
    </w:lvl>
    <w:lvl w:ilvl="4" w:tplc="10070019" w:tentative="1">
      <w:start w:val="1"/>
      <w:numFmt w:val="lowerLetter"/>
      <w:lvlText w:val="%5."/>
      <w:lvlJc w:val="left"/>
      <w:pPr>
        <w:ind w:left="3600" w:hanging="360"/>
      </w:pPr>
    </w:lvl>
    <w:lvl w:ilvl="5" w:tplc="1007001B" w:tentative="1">
      <w:start w:val="1"/>
      <w:numFmt w:val="lowerRoman"/>
      <w:lvlText w:val="%6."/>
      <w:lvlJc w:val="right"/>
      <w:pPr>
        <w:ind w:left="4320" w:hanging="180"/>
      </w:pPr>
    </w:lvl>
    <w:lvl w:ilvl="6" w:tplc="1007000F" w:tentative="1">
      <w:start w:val="1"/>
      <w:numFmt w:val="decimal"/>
      <w:lvlText w:val="%7."/>
      <w:lvlJc w:val="left"/>
      <w:pPr>
        <w:ind w:left="5040" w:hanging="360"/>
      </w:pPr>
    </w:lvl>
    <w:lvl w:ilvl="7" w:tplc="10070019" w:tentative="1">
      <w:start w:val="1"/>
      <w:numFmt w:val="lowerLetter"/>
      <w:lvlText w:val="%8."/>
      <w:lvlJc w:val="left"/>
      <w:pPr>
        <w:ind w:left="5760" w:hanging="360"/>
      </w:pPr>
    </w:lvl>
    <w:lvl w:ilvl="8" w:tplc="1007001B" w:tentative="1">
      <w:start w:val="1"/>
      <w:numFmt w:val="lowerRoman"/>
      <w:lvlText w:val="%9."/>
      <w:lvlJc w:val="right"/>
      <w:pPr>
        <w:ind w:left="6480" w:hanging="180"/>
      </w:pPr>
    </w:lvl>
  </w:abstractNum>
  <w:abstractNum w:abstractNumId="1" w15:restartNumberingAfterBreak="0">
    <w:nsid w:val="774279EA"/>
    <w:multiLevelType w:val="multilevel"/>
    <w:tmpl w:val="BA7A707A"/>
    <w:lvl w:ilvl="0">
      <w:start w:val="1"/>
      <w:numFmt w:val="decimal"/>
      <w:pStyle w:val="Heading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131078" w:nlCheck="1" w:checkStyle="0"/>
  <w:activeWritingStyle w:appName="MSWord" w:lang="en-US" w:vendorID="64" w:dllVersion="131078" w:nlCheck="1" w:checkStyle="1"/>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7BE7"/>
    <w:rsid w:val="00036DB6"/>
    <w:rsid w:val="000477B3"/>
    <w:rsid w:val="000566CB"/>
    <w:rsid w:val="000F7BE7"/>
    <w:rsid w:val="00121EAD"/>
    <w:rsid w:val="00130EB6"/>
    <w:rsid w:val="00134EBF"/>
    <w:rsid w:val="00170C26"/>
    <w:rsid w:val="00177B4C"/>
    <w:rsid w:val="001A6481"/>
    <w:rsid w:val="001B7869"/>
    <w:rsid w:val="001D09EB"/>
    <w:rsid w:val="0022001F"/>
    <w:rsid w:val="0027325F"/>
    <w:rsid w:val="002760C3"/>
    <w:rsid w:val="002B5A9D"/>
    <w:rsid w:val="002F0139"/>
    <w:rsid w:val="00350594"/>
    <w:rsid w:val="00350DB5"/>
    <w:rsid w:val="0039099E"/>
    <w:rsid w:val="003C4626"/>
    <w:rsid w:val="003E2C22"/>
    <w:rsid w:val="003E7490"/>
    <w:rsid w:val="00447090"/>
    <w:rsid w:val="00461895"/>
    <w:rsid w:val="00464DFD"/>
    <w:rsid w:val="00482A9E"/>
    <w:rsid w:val="004C0A3F"/>
    <w:rsid w:val="005A31D7"/>
    <w:rsid w:val="005D5304"/>
    <w:rsid w:val="006C2204"/>
    <w:rsid w:val="006E048C"/>
    <w:rsid w:val="007F2A5C"/>
    <w:rsid w:val="00935E30"/>
    <w:rsid w:val="00A21364"/>
    <w:rsid w:val="00A63352"/>
    <w:rsid w:val="00A835CF"/>
    <w:rsid w:val="00AF3694"/>
    <w:rsid w:val="00B35373"/>
    <w:rsid w:val="00BC3AE7"/>
    <w:rsid w:val="00BF4734"/>
    <w:rsid w:val="00C62EB6"/>
    <w:rsid w:val="00C9612D"/>
    <w:rsid w:val="00D406F9"/>
    <w:rsid w:val="00D57464"/>
    <w:rsid w:val="00DB2CC4"/>
    <w:rsid w:val="00DD1F64"/>
    <w:rsid w:val="00DD58CA"/>
    <w:rsid w:val="00E45346"/>
    <w:rsid w:val="00E8499B"/>
    <w:rsid w:val="00E953B3"/>
    <w:rsid w:val="00EA33C9"/>
    <w:rsid w:val="00F0590A"/>
    <w:rsid w:val="00F335CC"/>
    <w:rsid w:val="00FB7C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EC3B64"/>
  <w15:chartTrackingRefBased/>
  <w15:docId w15:val="{2A7B16E6-9B3E-4704-8336-0C0E812F75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5373"/>
    <w:pPr>
      <w:spacing w:line="360" w:lineRule="auto"/>
    </w:pPr>
    <w:rPr>
      <w:rFonts w:ascii="Times New Roman" w:hAnsi="Times New Roman"/>
      <w:sz w:val="24"/>
    </w:rPr>
  </w:style>
  <w:style w:type="paragraph" w:styleId="Heading2">
    <w:name w:val="heading 2"/>
    <w:basedOn w:val="Normal"/>
    <w:next w:val="Normal"/>
    <w:link w:val="Heading2Char"/>
    <w:autoRedefine/>
    <w:uiPriority w:val="9"/>
    <w:unhideWhenUsed/>
    <w:qFormat/>
    <w:rsid w:val="00C62EB6"/>
    <w:pPr>
      <w:numPr>
        <w:numId w:val="2"/>
      </w:numPr>
      <w:spacing w:after="480"/>
      <w:ind w:hanging="360"/>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62EB6"/>
    <w:rPr>
      <w:rFonts w:ascii="Times New Roman" w:hAnsi="Times New Roman"/>
      <w:b/>
      <w:sz w:val="24"/>
    </w:rPr>
  </w:style>
  <w:style w:type="paragraph" w:styleId="Bibliography">
    <w:name w:val="Bibliography"/>
    <w:basedOn w:val="Normal"/>
    <w:next w:val="Normal"/>
    <w:uiPriority w:val="37"/>
    <w:unhideWhenUsed/>
    <w:rsid w:val="0022001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7.jpe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3157</Words>
  <Characters>19890</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TTISCHE Julian</dc:creator>
  <cp:keywords/>
  <dc:description/>
  <cp:lastModifiedBy>WITTISCHE Julian</cp:lastModifiedBy>
  <cp:revision>26</cp:revision>
  <dcterms:created xsi:type="dcterms:W3CDTF">2023-05-15T15:50:00Z</dcterms:created>
  <dcterms:modified xsi:type="dcterms:W3CDTF">2023-07-10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g0ZzcVmw"/&gt;&lt;style id="http://www.zotero.org/styles/ecology" hasBibliography="1" bibliographyStyleHasBeenSet="1"/&gt;&lt;prefs&gt;&lt;pref name="fieldType" value="Field"/&gt;&lt;/prefs&gt;&lt;/data&gt;</vt:lpwstr>
  </property>
</Properties>
</file>